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3421CB" w14:textId="77777777" w:rsidR="00AA497F" w:rsidRDefault="00AA497F" w:rsidP="00AA497F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Supplementary Table 2. Metagenomic sampl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44"/>
        <w:gridCol w:w="1224"/>
        <w:gridCol w:w="1480"/>
        <w:gridCol w:w="1728"/>
        <w:gridCol w:w="1232"/>
        <w:gridCol w:w="1990"/>
      </w:tblGrid>
      <w:tr w:rsidR="00AA497F" w:rsidRPr="00F93FA7" w14:paraId="080E279D" w14:textId="77777777" w:rsidTr="002600A0">
        <w:tc>
          <w:tcPr>
            <w:tcW w:w="0" w:type="auto"/>
          </w:tcPr>
          <w:p w14:paraId="4A014B47" w14:textId="77777777" w:rsidR="00AA497F" w:rsidRPr="00F93FA7" w:rsidRDefault="00AA497F" w:rsidP="002600A0">
            <w:pPr>
              <w:spacing w:line="360" w:lineRule="auto"/>
              <w:rPr>
                <w:b/>
              </w:rPr>
            </w:pPr>
            <w:r w:rsidRPr="00F93FA7">
              <w:rPr>
                <w:b/>
              </w:rPr>
              <w:t>Sample name</w:t>
            </w:r>
          </w:p>
        </w:tc>
        <w:tc>
          <w:tcPr>
            <w:tcW w:w="0" w:type="auto"/>
          </w:tcPr>
          <w:p w14:paraId="2EB1B73D" w14:textId="77777777" w:rsidR="00AA497F" w:rsidRPr="00F93FA7" w:rsidRDefault="00AA497F" w:rsidP="002600A0">
            <w:pPr>
              <w:spacing w:line="360" w:lineRule="auto"/>
              <w:rPr>
                <w:b/>
              </w:rPr>
            </w:pPr>
            <w:r w:rsidRPr="00F93FA7">
              <w:rPr>
                <w:b/>
              </w:rPr>
              <w:t>GPS</w:t>
            </w:r>
          </w:p>
        </w:tc>
        <w:tc>
          <w:tcPr>
            <w:tcW w:w="0" w:type="auto"/>
          </w:tcPr>
          <w:p w14:paraId="72CF6DD5" w14:textId="77777777" w:rsidR="00AA497F" w:rsidRPr="00F93FA7" w:rsidRDefault="00AA497F" w:rsidP="002600A0">
            <w:pPr>
              <w:spacing w:line="360" w:lineRule="auto"/>
              <w:rPr>
                <w:b/>
              </w:rPr>
            </w:pPr>
            <w:r w:rsidRPr="00F93FA7">
              <w:rPr>
                <w:b/>
              </w:rPr>
              <w:t>Date</w:t>
            </w:r>
          </w:p>
        </w:tc>
        <w:tc>
          <w:tcPr>
            <w:tcW w:w="0" w:type="auto"/>
          </w:tcPr>
          <w:p w14:paraId="1AB579F2" w14:textId="77777777" w:rsidR="00AA497F" w:rsidRPr="00F93FA7" w:rsidRDefault="00AA497F" w:rsidP="002600A0">
            <w:pPr>
              <w:spacing w:line="360" w:lineRule="auto"/>
              <w:rPr>
                <w:b/>
              </w:rPr>
            </w:pPr>
            <w:r w:rsidRPr="00F93FA7">
              <w:rPr>
                <w:b/>
              </w:rPr>
              <w:t>Character of snow</w:t>
            </w:r>
          </w:p>
        </w:tc>
        <w:tc>
          <w:tcPr>
            <w:tcW w:w="0" w:type="auto"/>
          </w:tcPr>
          <w:p w14:paraId="3F13EC3E" w14:textId="77777777" w:rsidR="00AA497F" w:rsidRPr="00F93FA7" w:rsidRDefault="00AA497F" w:rsidP="002600A0">
            <w:pPr>
              <w:spacing w:line="360" w:lineRule="auto"/>
              <w:rPr>
                <w:b/>
              </w:rPr>
            </w:pPr>
            <w:r w:rsidRPr="00F93FA7">
              <w:rPr>
                <w:b/>
              </w:rPr>
              <w:t xml:space="preserve">MG-RAST </w:t>
            </w:r>
            <w:r>
              <w:rPr>
                <w:b/>
              </w:rPr>
              <w:t>ID</w:t>
            </w:r>
          </w:p>
        </w:tc>
        <w:tc>
          <w:tcPr>
            <w:tcW w:w="0" w:type="auto"/>
          </w:tcPr>
          <w:p w14:paraId="7A5ACA41" w14:textId="77777777" w:rsidR="00AA497F" w:rsidRPr="00F93FA7" w:rsidRDefault="00AA497F" w:rsidP="002600A0">
            <w:pPr>
              <w:spacing w:line="360" w:lineRule="auto"/>
              <w:rPr>
                <w:b/>
              </w:rPr>
            </w:pPr>
            <w:r w:rsidRPr="00F93FA7">
              <w:rPr>
                <w:b/>
              </w:rPr>
              <w:t>Reference</w:t>
            </w:r>
          </w:p>
        </w:tc>
      </w:tr>
      <w:tr w:rsidR="00AA497F" w:rsidRPr="00F93FA7" w14:paraId="39DD48B5" w14:textId="77777777" w:rsidTr="002600A0">
        <w:tc>
          <w:tcPr>
            <w:tcW w:w="0" w:type="auto"/>
          </w:tcPr>
          <w:p w14:paraId="2212593A" w14:textId="77777777" w:rsidR="00AA497F" w:rsidRPr="00F93FA7" w:rsidRDefault="00AA497F" w:rsidP="002600A0">
            <w:pPr>
              <w:spacing w:line="360" w:lineRule="auto"/>
            </w:pPr>
            <w:r>
              <w:t>SVN7</w:t>
            </w:r>
          </w:p>
        </w:tc>
        <w:tc>
          <w:tcPr>
            <w:tcW w:w="0" w:type="auto"/>
          </w:tcPr>
          <w:p w14:paraId="34F5B979" w14:textId="77777777" w:rsidR="00AA497F" w:rsidRPr="00F93FA7" w:rsidRDefault="00AA497F" w:rsidP="002600A0">
            <w:pPr>
              <w:spacing w:line="360" w:lineRule="auto"/>
            </w:pPr>
            <w:r>
              <w:t>78.92</w:t>
            </w:r>
            <w:r w:rsidRPr="00CF28BA">
              <w:t>, 11.94</w:t>
            </w:r>
          </w:p>
        </w:tc>
        <w:tc>
          <w:tcPr>
            <w:tcW w:w="0" w:type="auto"/>
          </w:tcPr>
          <w:p w14:paraId="51D921A9" w14:textId="77777777" w:rsidR="00AA497F" w:rsidRPr="00F93FA7" w:rsidRDefault="00AA497F" w:rsidP="002600A0">
            <w:pPr>
              <w:spacing w:line="360" w:lineRule="auto"/>
            </w:pPr>
            <w:r>
              <w:t>April 19 2008</w:t>
            </w:r>
          </w:p>
        </w:tc>
        <w:tc>
          <w:tcPr>
            <w:tcW w:w="0" w:type="auto"/>
          </w:tcPr>
          <w:p w14:paraId="11ED2DE8" w14:textId="77777777" w:rsidR="00AA497F" w:rsidRPr="00F93FA7" w:rsidRDefault="00AA497F" w:rsidP="002600A0">
            <w:pPr>
              <w:spacing w:line="360" w:lineRule="auto"/>
            </w:pPr>
            <w:r>
              <w:t>spring snowpack</w:t>
            </w:r>
          </w:p>
        </w:tc>
        <w:tc>
          <w:tcPr>
            <w:tcW w:w="0" w:type="auto"/>
          </w:tcPr>
          <w:p w14:paraId="5306EB22" w14:textId="77777777" w:rsidR="00AA497F" w:rsidRPr="00F93FA7" w:rsidRDefault="00AA497F" w:rsidP="002600A0">
            <w:pPr>
              <w:spacing w:line="360" w:lineRule="auto"/>
            </w:pPr>
            <w:r>
              <w:t>4451070.3</w:t>
            </w:r>
          </w:p>
        </w:tc>
        <w:tc>
          <w:tcPr>
            <w:tcW w:w="0" w:type="auto"/>
          </w:tcPr>
          <w:p w14:paraId="4B7746A0" w14:textId="77777777" w:rsidR="00AA497F" w:rsidRPr="00F93FA7" w:rsidRDefault="00AA497F" w:rsidP="002600A0">
            <w:pPr>
              <w:spacing w:line="360" w:lineRule="auto"/>
            </w:pP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ccario et al. 2014)</w:t>
            </w:r>
            <w:r>
              <w:fldChar w:fldCharType="end"/>
            </w:r>
          </w:p>
        </w:tc>
      </w:tr>
      <w:tr w:rsidR="00AA497F" w:rsidRPr="00F93FA7" w14:paraId="46A82C36" w14:textId="77777777" w:rsidTr="002600A0">
        <w:tc>
          <w:tcPr>
            <w:tcW w:w="0" w:type="auto"/>
          </w:tcPr>
          <w:p w14:paraId="793B26C3" w14:textId="77777777" w:rsidR="00AA497F" w:rsidRPr="00F93FA7" w:rsidRDefault="00AA497F" w:rsidP="002600A0">
            <w:pPr>
              <w:spacing w:line="360" w:lineRule="auto"/>
            </w:pPr>
            <w:r>
              <w:t>SVN8</w:t>
            </w:r>
          </w:p>
        </w:tc>
        <w:tc>
          <w:tcPr>
            <w:tcW w:w="0" w:type="auto"/>
          </w:tcPr>
          <w:p w14:paraId="6D4AECF7" w14:textId="77777777" w:rsidR="00AA497F" w:rsidRPr="00F93FA7" w:rsidRDefault="00AA497F" w:rsidP="002600A0">
            <w:pPr>
              <w:spacing w:line="360" w:lineRule="auto"/>
            </w:pPr>
            <w:r>
              <w:t>78.92</w:t>
            </w:r>
            <w:r w:rsidRPr="00F415E1">
              <w:t>, 11.94</w:t>
            </w:r>
          </w:p>
        </w:tc>
        <w:tc>
          <w:tcPr>
            <w:tcW w:w="0" w:type="auto"/>
          </w:tcPr>
          <w:p w14:paraId="6E71AFBF" w14:textId="77777777" w:rsidR="00AA497F" w:rsidRPr="00F93FA7" w:rsidRDefault="00AA497F" w:rsidP="002600A0">
            <w:pPr>
              <w:spacing w:line="360" w:lineRule="auto"/>
            </w:pPr>
            <w:r>
              <w:t>April 19 2008</w:t>
            </w:r>
          </w:p>
        </w:tc>
        <w:tc>
          <w:tcPr>
            <w:tcW w:w="0" w:type="auto"/>
          </w:tcPr>
          <w:p w14:paraId="1A702182" w14:textId="77777777" w:rsidR="00AA497F" w:rsidRPr="00F93FA7" w:rsidRDefault="00AA497F" w:rsidP="002600A0">
            <w:pPr>
              <w:spacing w:line="360" w:lineRule="auto"/>
            </w:pPr>
            <w:r>
              <w:t>spring snowpack</w:t>
            </w:r>
          </w:p>
        </w:tc>
        <w:tc>
          <w:tcPr>
            <w:tcW w:w="0" w:type="auto"/>
          </w:tcPr>
          <w:p w14:paraId="5AC23A16" w14:textId="77777777" w:rsidR="00AA497F" w:rsidRPr="00F93FA7" w:rsidRDefault="00AA497F" w:rsidP="002600A0">
            <w:pPr>
              <w:spacing w:line="360" w:lineRule="auto"/>
            </w:pPr>
            <w:r>
              <w:t>4451073.3</w:t>
            </w:r>
          </w:p>
        </w:tc>
        <w:tc>
          <w:tcPr>
            <w:tcW w:w="0" w:type="auto"/>
          </w:tcPr>
          <w:p w14:paraId="683B513B" w14:textId="77777777" w:rsidR="00AA497F" w:rsidRPr="00F93FA7" w:rsidRDefault="00AA497F" w:rsidP="002600A0">
            <w:pPr>
              <w:spacing w:line="360" w:lineRule="auto"/>
            </w:pP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ccario et al. 2014)</w:t>
            </w:r>
            <w:r>
              <w:fldChar w:fldCharType="end"/>
            </w:r>
          </w:p>
        </w:tc>
      </w:tr>
      <w:tr w:rsidR="00AA497F" w:rsidRPr="00F93FA7" w14:paraId="08ACF521" w14:textId="77777777" w:rsidTr="002600A0">
        <w:tc>
          <w:tcPr>
            <w:tcW w:w="0" w:type="auto"/>
          </w:tcPr>
          <w:p w14:paraId="3CB4DD0C" w14:textId="77777777" w:rsidR="00AA497F" w:rsidRPr="00F93FA7" w:rsidRDefault="00AA497F" w:rsidP="002600A0">
            <w:pPr>
              <w:spacing w:line="360" w:lineRule="auto"/>
            </w:pPr>
            <w:r>
              <w:t>SVN18</w:t>
            </w:r>
          </w:p>
        </w:tc>
        <w:tc>
          <w:tcPr>
            <w:tcW w:w="0" w:type="auto"/>
          </w:tcPr>
          <w:p w14:paraId="0190EF81" w14:textId="77777777" w:rsidR="00AA497F" w:rsidRPr="00F93FA7" w:rsidRDefault="00AA497F" w:rsidP="002600A0">
            <w:pPr>
              <w:spacing w:line="360" w:lineRule="auto"/>
            </w:pPr>
            <w:r>
              <w:t>78.92</w:t>
            </w:r>
            <w:r w:rsidRPr="00F415E1">
              <w:t>, 11.94</w:t>
            </w:r>
          </w:p>
        </w:tc>
        <w:tc>
          <w:tcPr>
            <w:tcW w:w="0" w:type="auto"/>
          </w:tcPr>
          <w:p w14:paraId="3040C8AF" w14:textId="77777777" w:rsidR="00AA497F" w:rsidRPr="00F93FA7" w:rsidRDefault="00AA497F" w:rsidP="002600A0">
            <w:pPr>
              <w:spacing w:line="360" w:lineRule="auto"/>
            </w:pPr>
            <w:r>
              <w:t>April 25 2008</w:t>
            </w:r>
          </w:p>
        </w:tc>
        <w:tc>
          <w:tcPr>
            <w:tcW w:w="0" w:type="auto"/>
          </w:tcPr>
          <w:p w14:paraId="405FAA7B" w14:textId="77777777" w:rsidR="00AA497F" w:rsidRPr="00F93FA7" w:rsidRDefault="00AA497F" w:rsidP="002600A0">
            <w:pPr>
              <w:spacing w:line="360" w:lineRule="auto"/>
            </w:pPr>
            <w:r>
              <w:t>spring snowpack</w:t>
            </w:r>
          </w:p>
        </w:tc>
        <w:tc>
          <w:tcPr>
            <w:tcW w:w="0" w:type="auto"/>
          </w:tcPr>
          <w:p w14:paraId="311C0BE9" w14:textId="77777777" w:rsidR="00AA497F" w:rsidRPr="00F93FA7" w:rsidRDefault="00AA497F" w:rsidP="002600A0">
            <w:pPr>
              <w:spacing w:line="360" w:lineRule="auto"/>
            </w:pPr>
            <w:r>
              <w:t>4451075.3</w:t>
            </w:r>
          </w:p>
        </w:tc>
        <w:tc>
          <w:tcPr>
            <w:tcW w:w="0" w:type="auto"/>
          </w:tcPr>
          <w:p w14:paraId="1C01B5ED" w14:textId="77777777" w:rsidR="00AA497F" w:rsidRPr="00F93FA7" w:rsidRDefault="00AA497F" w:rsidP="002600A0">
            <w:pPr>
              <w:spacing w:line="360" w:lineRule="auto"/>
            </w:pP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ccario et al. 2014)</w:t>
            </w:r>
            <w:r>
              <w:fldChar w:fldCharType="end"/>
            </w:r>
          </w:p>
        </w:tc>
      </w:tr>
      <w:tr w:rsidR="00AA497F" w:rsidRPr="00F93FA7" w14:paraId="4F25B35F" w14:textId="77777777" w:rsidTr="002600A0">
        <w:tc>
          <w:tcPr>
            <w:tcW w:w="0" w:type="auto"/>
          </w:tcPr>
          <w:p w14:paraId="6E44B705" w14:textId="77777777" w:rsidR="00AA497F" w:rsidRPr="00F93FA7" w:rsidRDefault="00AA497F" w:rsidP="002600A0">
            <w:pPr>
              <w:spacing w:line="360" w:lineRule="auto"/>
            </w:pPr>
            <w:r>
              <w:t>SVN35</w:t>
            </w:r>
          </w:p>
        </w:tc>
        <w:tc>
          <w:tcPr>
            <w:tcW w:w="0" w:type="auto"/>
          </w:tcPr>
          <w:p w14:paraId="5D2E3852" w14:textId="77777777" w:rsidR="00AA497F" w:rsidRPr="00F93FA7" w:rsidRDefault="00AA497F" w:rsidP="002600A0">
            <w:pPr>
              <w:spacing w:line="360" w:lineRule="auto"/>
            </w:pPr>
            <w:r>
              <w:t>78.92</w:t>
            </w:r>
            <w:r w:rsidRPr="00F415E1">
              <w:t>, 11.94</w:t>
            </w:r>
          </w:p>
        </w:tc>
        <w:tc>
          <w:tcPr>
            <w:tcW w:w="0" w:type="auto"/>
          </w:tcPr>
          <w:p w14:paraId="51338538" w14:textId="77777777" w:rsidR="00AA497F" w:rsidRPr="00F93FA7" w:rsidRDefault="00AA497F" w:rsidP="002600A0">
            <w:pPr>
              <w:spacing w:line="360" w:lineRule="auto"/>
            </w:pPr>
            <w:r>
              <w:t>May 9 2008</w:t>
            </w:r>
          </w:p>
        </w:tc>
        <w:tc>
          <w:tcPr>
            <w:tcW w:w="0" w:type="auto"/>
          </w:tcPr>
          <w:p w14:paraId="408A909B" w14:textId="77777777" w:rsidR="00AA497F" w:rsidRPr="00F93FA7" w:rsidRDefault="00AA497F" w:rsidP="002600A0">
            <w:pPr>
              <w:spacing w:line="360" w:lineRule="auto"/>
            </w:pPr>
            <w:r>
              <w:t>spring snowpack</w:t>
            </w:r>
          </w:p>
        </w:tc>
        <w:tc>
          <w:tcPr>
            <w:tcW w:w="0" w:type="auto"/>
          </w:tcPr>
          <w:p w14:paraId="1EDA6D4B" w14:textId="77777777" w:rsidR="00AA497F" w:rsidRPr="00F93FA7" w:rsidRDefault="00AA497F" w:rsidP="002600A0">
            <w:pPr>
              <w:spacing w:line="360" w:lineRule="auto"/>
            </w:pPr>
            <w:r>
              <w:t>4451065.3</w:t>
            </w:r>
          </w:p>
        </w:tc>
        <w:tc>
          <w:tcPr>
            <w:tcW w:w="0" w:type="auto"/>
          </w:tcPr>
          <w:p w14:paraId="3C9F87B3" w14:textId="77777777" w:rsidR="00AA497F" w:rsidRPr="00F93FA7" w:rsidRDefault="00AA497F" w:rsidP="002600A0">
            <w:pPr>
              <w:spacing w:line="360" w:lineRule="auto"/>
            </w:pP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ccario et al. 2014)</w:t>
            </w:r>
            <w:r>
              <w:fldChar w:fldCharType="end"/>
            </w:r>
          </w:p>
        </w:tc>
      </w:tr>
      <w:tr w:rsidR="00AA497F" w:rsidRPr="00F93FA7" w14:paraId="6B0664CD" w14:textId="77777777" w:rsidTr="002600A0">
        <w:tc>
          <w:tcPr>
            <w:tcW w:w="0" w:type="auto"/>
          </w:tcPr>
          <w:p w14:paraId="745F1914" w14:textId="77777777" w:rsidR="00AA497F" w:rsidRPr="00F93FA7" w:rsidRDefault="00AA497F" w:rsidP="002600A0">
            <w:pPr>
              <w:spacing w:line="360" w:lineRule="auto"/>
            </w:pPr>
            <w:r>
              <w:t>SVN40</w:t>
            </w:r>
          </w:p>
        </w:tc>
        <w:tc>
          <w:tcPr>
            <w:tcW w:w="0" w:type="auto"/>
          </w:tcPr>
          <w:p w14:paraId="7F51FEBC" w14:textId="77777777" w:rsidR="00AA497F" w:rsidRPr="00F93FA7" w:rsidRDefault="00AA497F" w:rsidP="002600A0">
            <w:pPr>
              <w:spacing w:line="360" w:lineRule="auto"/>
            </w:pPr>
            <w:r>
              <w:t>78.92</w:t>
            </w:r>
            <w:r w:rsidRPr="00F415E1">
              <w:t>, 11.94</w:t>
            </w:r>
          </w:p>
        </w:tc>
        <w:tc>
          <w:tcPr>
            <w:tcW w:w="0" w:type="auto"/>
          </w:tcPr>
          <w:p w14:paraId="07A676D9" w14:textId="77777777" w:rsidR="00AA497F" w:rsidRPr="00F93FA7" w:rsidRDefault="00AA497F" w:rsidP="002600A0">
            <w:pPr>
              <w:spacing w:line="360" w:lineRule="auto"/>
            </w:pPr>
            <w:r>
              <w:t>May 13 2008</w:t>
            </w:r>
          </w:p>
        </w:tc>
        <w:tc>
          <w:tcPr>
            <w:tcW w:w="0" w:type="auto"/>
          </w:tcPr>
          <w:p w14:paraId="182A22C0" w14:textId="77777777" w:rsidR="00AA497F" w:rsidRPr="00F93FA7" w:rsidRDefault="00AA497F" w:rsidP="002600A0">
            <w:pPr>
              <w:spacing w:line="360" w:lineRule="auto"/>
            </w:pPr>
            <w:r>
              <w:t>spring snowpack</w:t>
            </w:r>
          </w:p>
        </w:tc>
        <w:tc>
          <w:tcPr>
            <w:tcW w:w="0" w:type="auto"/>
          </w:tcPr>
          <w:p w14:paraId="2383D0E8" w14:textId="77777777" w:rsidR="00AA497F" w:rsidRPr="00F93FA7" w:rsidRDefault="00AA497F" w:rsidP="002600A0">
            <w:pPr>
              <w:spacing w:line="360" w:lineRule="auto"/>
            </w:pPr>
            <w:r>
              <w:t>4451076.3</w:t>
            </w:r>
          </w:p>
        </w:tc>
        <w:tc>
          <w:tcPr>
            <w:tcW w:w="0" w:type="auto"/>
          </w:tcPr>
          <w:p w14:paraId="12F20DC1" w14:textId="77777777" w:rsidR="00AA497F" w:rsidRPr="00F93FA7" w:rsidRDefault="00AA497F" w:rsidP="002600A0">
            <w:pPr>
              <w:spacing w:line="360" w:lineRule="auto"/>
            </w:pP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ccario et al. 2014)</w:t>
            </w:r>
            <w:r>
              <w:fldChar w:fldCharType="end"/>
            </w:r>
          </w:p>
        </w:tc>
      </w:tr>
      <w:tr w:rsidR="00AA497F" w:rsidRPr="00F93FA7" w14:paraId="2B4E3F89" w14:textId="77777777" w:rsidTr="002600A0">
        <w:tc>
          <w:tcPr>
            <w:tcW w:w="0" w:type="auto"/>
          </w:tcPr>
          <w:p w14:paraId="6F55F572" w14:textId="77777777" w:rsidR="00AA497F" w:rsidRPr="00F93FA7" w:rsidRDefault="00AA497F" w:rsidP="002600A0">
            <w:pPr>
              <w:spacing w:line="360" w:lineRule="auto"/>
            </w:pPr>
            <w:r>
              <w:t>SVN48</w:t>
            </w:r>
          </w:p>
        </w:tc>
        <w:tc>
          <w:tcPr>
            <w:tcW w:w="0" w:type="auto"/>
          </w:tcPr>
          <w:p w14:paraId="4FB602AF" w14:textId="77777777" w:rsidR="00AA497F" w:rsidRPr="00F93FA7" w:rsidRDefault="00AA497F" w:rsidP="002600A0">
            <w:pPr>
              <w:spacing w:line="360" w:lineRule="auto"/>
            </w:pPr>
            <w:r>
              <w:t>78.92</w:t>
            </w:r>
            <w:r w:rsidRPr="00F415E1">
              <w:t>, 11.94</w:t>
            </w:r>
          </w:p>
        </w:tc>
        <w:tc>
          <w:tcPr>
            <w:tcW w:w="0" w:type="auto"/>
          </w:tcPr>
          <w:p w14:paraId="1491DF8D" w14:textId="77777777" w:rsidR="00AA497F" w:rsidRPr="00F93FA7" w:rsidRDefault="00AA497F" w:rsidP="002600A0">
            <w:pPr>
              <w:spacing w:line="360" w:lineRule="auto"/>
            </w:pPr>
            <w:r>
              <w:t>May 20 2008</w:t>
            </w:r>
          </w:p>
        </w:tc>
        <w:tc>
          <w:tcPr>
            <w:tcW w:w="0" w:type="auto"/>
          </w:tcPr>
          <w:p w14:paraId="3B39CDE2" w14:textId="77777777" w:rsidR="00AA497F" w:rsidRPr="00F93FA7" w:rsidRDefault="00AA497F" w:rsidP="002600A0">
            <w:pPr>
              <w:spacing w:line="360" w:lineRule="auto"/>
            </w:pPr>
            <w:r>
              <w:t>spring snowpack</w:t>
            </w:r>
          </w:p>
        </w:tc>
        <w:tc>
          <w:tcPr>
            <w:tcW w:w="0" w:type="auto"/>
          </w:tcPr>
          <w:p w14:paraId="339C30A4" w14:textId="77777777" w:rsidR="00AA497F" w:rsidRPr="00F93FA7" w:rsidRDefault="00AA497F" w:rsidP="002600A0">
            <w:pPr>
              <w:spacing w:line="360" w:lineRule="auto"/>
            </w:pPr>
            <w:r>
              <w:t>4451068.3</w:t>
            </w:r>
          </w:p>
        </w:tc>
        <w:tc>
          <w:tcPr>
            <w:tcW w:w="0" w:type="auto"/>
          </w:tcPr>
          <w:p w14:paraId="0A02DFBE" w14:textId="77777777" w:rsidR="00AA497F" w:rsidRPr="00F93FA7" w:rsidRDefault="00AA497F" w:rsidP="002600A0">
            <w:pPr>
              <w:spacing w:line="360" w:lineRule="auto"/>
            </w:pP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ccario et al. 2014)</w:t>
            </w:r>
            <w:r>
              <w:fldChar w:fldCharType="end"/>
            </w:r>
          </w:p>
        </w:tc>
      </w:tr>
      <w:tr w:rsidR="00AA497F" w:rsidRPr="00F93FA7" w14:paraId="0DBDF7D3" w14:textId="77777777" w:rsidTr="002600A0">
        <w:tc>
          <w:tcPr>
            <w:tcW w:w="0" w:type="auto"/>
          </w:tcPr>
          <w:p w14:paraId="73E8377E" w14:textId="77777777" w:rsidR="00AA497F" w:rsidRPr="00F93FA7" w:rsidRDefault="00AA497F" w:rsidP="002600A0">
            <w:pPr>
              <w:spacing w:line="360" w:lineRule="auto"/>
            </w:pPr>
            <w:r>
              <w:t>SVN56</w:t>
            </w:r>
          </w:p>
        </w:tc>
        <w:tc>
          <w:tcPr>
            <w:tcW w:w="0" w:type="auto"/>
          </w:tcPr>
          <w:p w14:paraId="2EA5DCFA" w14:textId="77777777" w:rsidR="00AA497F" w:rsidRPr="00F93FA7" w:rsidRDefault="00AA497F" w:rsidP="002600A0">
            <w:pPr>
              <w:spacing w:line="360" w:lineRule="auto"/>
            </w:pPr>
            <w:r>
              <w:t>78.92</w:t>
            </w:r>
            <w:r w:rsidRPr="00F415E1">
              <w:t>, 11.94</w:t>
            </w:r>
          </w:p>
        </w:tc>
        <w:tc>
          <w:tcPr>
            <w:tcW w:w="0" w:type="auto"/>
          </w:tcPr>
          <w:p w14:paraId="2C1B3492" w14:textId="77777777" w:rsidR="00AA497F" w:rsidRPr="00F93FA7" w:rsidRDefault="00AA497F" w:rsidP="002600A0">
            <w:pPr>
              <w:spacing w:line="360" w:lineRule="auto"/>
            </w:pPr>
            <w:r>
              <w:t>May 27 2008</w:t>
            </w:r>
          </w:p>
        </w:tc>
        <w:tc>
          <w:tcPr>
            <w:tcW w:w="0" w:type="auto"/>
          </w:tcPr>
          <w:p w14:paraId="2ABC7F09" w14:textId="77777777" w:rsidR="00AA497F" w:rsidRPr="00F93FA7" w:rsidRDefault="00AA497F" w:rsidP="002600A0">
            <w:pPr>
              <w:spacing w:line="360" w:lineRule="auto"/>
            </w:pPr>
            <w:r>
              <w:t>spring snowpack</w:t>
            </w:r>
          </w:p>
        </w:tc>
        <w:tc>
          <w:tcPr>
            <w:tcW w:w="0" w:type="auto"/>
          </w:tcPr>
          <w:p w14:paraId="1C624660" w14:textId="77777777" w:rsidR="00AA497F" w:rsidRPr="00F93FA7" w:rsidRDefault="00AA497F" w:rsidP="002600A0">
            <w:pPr>
              <w:spacing w:line="360" w:lineRule="auto"/>
            </w:pPr>
            <w:r>
              <w:t>4451069.3</w:t>
            </w:r>
          </w:p>
        </w:tc>
        <w:tc>
          <w:tcPr>
            <w:tcW w:w="0" w:type="auto"/>
          </w:tcPr>
          <w:p w14:paraId="01329D02" w14:textId="77777777" w:rsidR="00AA497F" w:rsidRPr="00F93FA7" w:rsidRDefault="00AA497F" w:rsidP="002600A0">
            <w:pPr>
              <w:spacing w:line="360" w:lineRule="auto"/>
            </w:pP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ccario et al. 2014)</w:t>
            </w:r>
            <w:r>
              <w:fldChar w:fldCharType="end"/>
            </w:r>
          </w:p>
        </w:tc>
      </w:tr>
      <w:tr w:rsidR="00AA497F" w:rsidRPr="00F93FA7" w14:paraId="73CACE68" w14:textId="77777777" w:rsidTr="002600A0">
        <w:tc>
          <w:tcPr>
            <w:tcW w:w="0" w:type="auto"/>
          </w:tcPr>
          <w:p w14:paraId="4BD8FF91" w14:textId="77777777" w:rsidR="00AA497F" w:rsidRPr="00F93FA7" w:rsidRDefault="00AA497F" w:rsidP="002600A0">
            <w:pPr>
              <w:spacing w:line="360" w:lineRule="auto"/>
            </w:pPr>
            <w:r>
              <w:t>SVN64</w:t>
            </w:r>
          </w:p>
        </w:tc>
        <w:tc>
          <w:tcPr>
            <w:tcW w:w="0" w:type="auto"/>
          </w:tcPr>
          <w:p w14:paraId="5ED13F91" w14:textId="77777777" w:rsidR="00AA497F" w:rsidRPr="00F93FA7" w:rsidRDefault="00AA497F" w:rsidP="002600A0">
            <w:pPr>
              <w:spacing w:line="360" w:lineRule="auto"/>
            </w:pPr>
            <w:r>
              <w:t>78.92</w:t>
            </w:r>
            <w:r w:rsidRPr="00F415E1">
              <w:t>, 11.94</w:t>
            </w:r>
          </w:p>
        </w:tc>
        <w:tc>
          <w:tcPr>
            <w:tcW w:w="0" w:type="auto"/>
          </w:tcPr>
          <w:p w14:paraId="1C8096C3" w14:textId="77777777" w:rsidR="00AA497F" w:rsidRPr="00F93FA7" w:rsidRDefault="00AA497F" w:rsidP="002600A0">
            <w:pPr>
              <w:spacing w:line="360" w:lineRule="auto"/>
            </w:pPr>
            <w:r>
              <w:t>June 2 2008</w:t>
            </w:r>
          </w:p>
        </w:tc>
        <w:tc>
          <w:tcPr>
            <w:tcW w:w="0" w:type="auto"/>
          </w:tcPr>
          <w:p w14:paraId="0C247EB3" w14:textId="77777777" w:rsidR="00AA497F" w:rsidRPr="00F93FA7" w:rsidRDefault="00AA497F" w:rsidP="002600A0">
            <w:pPr>
              <w:spacing w:line="360" w:lineRule="auto"/>
            </w:pPr>
            <w:r>
              <w:t>spring snowpack</w:t>
            </w:r>
          </w:p>
        </w:tc>
        <w:tc>
          <w:tcPr>
            <w:tcW w:w="0" w:type="auto"/>
          </w:tcPr>
          <w:p w14:paraId="6F1D53EB" w14:textId="77777777" w:rsidR="00AA497F" w:rsidRPr="00F93FA7" w:rsidRDefault="00AA497F" w:rsidP="002600A0">
            <w:pPr>
              <w:spacing w:line="360" w:lineRule="auto"/>
            </w:pPr>
            <w:r>
              <w:t>4451072.3</w:t>
            </w:r>
          </w:p>
        </w:tc>
        <w:tc>
          <w:tcPr>
            <w:tcW w:w="0" w:type="auto"/>
          </w:tcPr>
          <w:p w14:paraId="532955BB" w14:textId="77777777" w:rsidR="00AA497F" w:rsidRPr="00F93FA7" w:rsidRDefault="00AA497F" w:rsidP="002600A0">
            <w:pPr>
              <w:spacing w:line="360" w:lineRule="auto"/>
            </w:pP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ccario et al. 2014)</w:t>
            </w:r>
            <w:r>
              <w:fldChar w:fldCharType="end"/>
            </w:r>
          </w:p>
        </w:tc>
      </w:tr>
      <w:tr w:rsidR="00AA497F" w:rsidRPr="00F93FA7" w14:paraId="64A95FD2" w14:textId="77777777" w:rsidTr="002600A0">
        <w:tc>
          <w:tcPr>
            <w:tcW w:w="0" w:type="auto"/>
          </w:tcPr>
          <w:p w14:paraId="465D6610" w14:textId="77777777" w:rsidR="00AA497F" w:rsidRPr="00F93FA7" w:rsidRDefault="00AA497F" w:rsidP="002600A0">
            <w:pPr>
              <w:spacing w:line="360" w:lineRule="auto"/>
            </w:pPr>
            <w:r>
              <w:t>SVN65</w:t>
            </w:r>
          </w:p>
        </w:tc>
        <w:tc>
          <w:tcPr>
            <w:tcW w:w="0" w:type="auto"/>
          </w:tcPr>
          <w:p w14:paraId="08215E70" w14:textId="77777777" w:rsidR="00AA497F" w:rsidRPr="00F93FA7" w:rsidRDefault="00AA497F" w:rsidP="002600A0">
            <w:pPr>
              <w:spacing w:line="360" w:lineRule="auto"/>
            </w:pPr>
            <w:r>
              <w:t>78.92</w:t>
            </w:r>
            <w:r w:rsidRPr="00F415E1">
              <w:t>, 11.94</w:t>
            </w:r>
          </w:p>
        </w:tc>
        <w:tc>
          <w:tcPr>
            <w:tcW w:w="0" w:type="auto"/>
          </w:tcPr>
          <w:p w14:paraId="0330B460" w14:textId="77777777" w:rsidR="00AA497F" w:rsidRPr="00F93FA7" w:rsidRDefault="00AA497F" w:rsidP="002600A0">
            <w:pPr>
              <w:spacing w:line="360" w:lineRule="auto"/>
            </w:pPr>
            <w:r>
              <w:t>June 2 2008</w:t>
            </w:r>
          </w:p>
        </w:tc>
        <w:tc>
          <w:tcPr>
            <w:tcW w:w="0" w:type="auto"/>
          </w:tcPr>
          <w:p w14:paraId="7E847780" w14:textId="77777777" w:rsidR="00AA497F" w:rsidRPr="00F93FA7" w:rsidRDefault="00AA497F" w:rsidP="002600A0">
            <w:pPr>
              <w:spacing w:line="360" w:lineRule="auto"/>
            </w:pPr>
            <w:r>
              <w:t>spring snowpack</w:t>
            </w:r>
          </w:p>
        </w:tc>
        <w:tc>
          <w:tcPr>
            <w:tcW w:w="0" w:type="auto"/>
          </w:tcPr>
          <w:p w14:paraId="3AE96549" w14:textId="77777777" w:rsidR="00AA497F" w:rsidRPr="00F93FA7" w:rsidRDefault="00AA497F" w:rsidP="002600A0">
            <w:pPr>
              <w:spacing w:line="360" w:lineRule="auto"/>
            </w:pPr>
            <w:r>
              <w:t>4451071.3</w:t>
            </w:r>
          </w:p>
        </w:tc>
        <w:tc>
          <w:tcPr>
            <w:tcW w:w="0" w:type="auto"/>
          </w:tcPr>
          <w:p w14:paraId="26DF6EC6" w14:textId="77777777" w:rsidR="00AA497F" w:rsidRPr="00F93FA7" w:rsidRDefault="00AA497F" w:rsidP="002600A0">
            <w:pPr>
              <w:spacing w:line="360" w:lineRule="auto"/>
            </w:pP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jYXJpbzwvQXV0aG9yPjxZZWFyPjIwMTQ8L1llYXI+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Maccario et al. 2014)</w:t>
            </w:r>
            <w:r>
              <w:fldChar w:fldCharType="end"/>
            </w:r>
          </w:p>
        </w:tc>
      </w:tr>
      <w:tr w:rsidR="00AA497F" w:rsidRPr="00F93FA7" w14:paraId="7AB22B3F" w14:textId="77777777" w:rsidTr="002600A0">
        <w:tc>
          <w:tcPr>
            <w:tcW w:w="0" w:type="auto"/>
          </w:tcPr>
          <w:p w14:paraId="50CDD67A" w14:textId="77777777" w:rsidR="00AA497F" w:rsidRPr="00F93FA7" w:rsidRDefault="00AA497F" w:rsidP="002600A0">
            <w:pPr>
              <w:spacing w:line="360" w:lineRule="auto"/>
            </w:pPr>
            <w:r>
              <w:t>Greely 1</w:t>
            </w:r>
          </w:p>
        </w:tc>
        <w:tc>
          <w:tcPr>
            <w:tcW w:w="0" w:type="auto"/>
          </w:tcPr>
          <w:p w14:paraId="03A9E256" w14:textId="77777777" w:rsidR="00AA497F" w:rsidRPr="00F93FA7" w:rsidRDefault="00AA497F" w:rsidP="002600A0">
            <w:pPr>
              <w:spacing w:line="360" w:lineRule="auto"/>
            </w:pPr>
            <w:r>
              <w:t>81.00, 58.30</w:t>
            </w:r>
          </w:p>
        </w:tc>
        <w:tc>
          <w:tcPr>
            <w:tcW w:w="0" w:type="auto"/>
          </w:tcPr>
          <w:p w14:paraId="275CB2D1" w14:textId="77777777" w:rsidR="00AA497F" w:rsidRPr="00F93FA7" w:rsidRDefault="00AA497F" w:rsidP="002600A0">
            <w:pPr>
              <w:spacing w:line="360" w:lineRule="auto"/>
            </w:pPr>
            <w:r>
              <w:t>August 15 2013</w:t>
            </w:r>
          </w:p>
        </w:tc>
        <w:tc>
          <w:tcPr>
            <w:tcW w:w="0" w:type="auto"/>
          </w:tcPr>
          <w:p w14:paraId="2A44D0E5" w14:textId="77777777" w:rsidR="00AA497F" w:rsidRPr="00F93FA7" w:rsidRDefault="00AA497F" w:rsidP="002600A0">
            <w:pPr>
              <w:spacing w:line="360" w:lineRule="auto"/>
            </w:pPr>
            <w:r>
              <w:t>red</w:t>
            </w:r>
          </w:p>
        </w:tc>
        <w:tc>
          <w:tcPr>
            <w:tcW w:w="0" w:type="auto"/>
          </w:tcPr>
          <w:p w14:paraId="2D0EBA48" w14:textId="77777777" w:rsidR="00AA497F" w:rsidRPr="00F93FA7" w:rsidRDefault="00AA497F" w:rsidP="002600A0">
            <w:pPr>
              <w:spacing w:line="360" w:lineRule="auto"/>
            </w:pPr>
            <w:r>
              <w:t>4614610.3</w:t>
            </w:r>
          </w:p>
        </w:tc>
        <w:tc>
          <w:tcPr>
            <w:tcW w:w="0" w:type="auto"/>
          </w:tcPr>
          <w:p w14:paraId="290D34E0" w14:textId="77777777" w:rsidR="00AA497F" w:rsidRPr="00F93FA7" w:rsidRDefault="00AA497F" w:rsidP="002600A0">
            <w:pPr>
              <w:spacing w:line="360" w:lineRule="auto"/>
            </w:pPr>
            <w:r>
              <w:t>This paper</w:t>
            </w:r>
          </w:p>
        </w:tc>
      </w:tr>
      <w:tr w:rsidR="00AA497F" w:rsidRPr="00F93FA7" w14:paraId="2EEAF0B8" w14:textId="77777777" w:rsidTr="002600A0">
        <w:tc>
          <w:tcPr>
            <w:tcW w:w="0" w:type="auto"/>
          </w:tcPr>
          <w:p w14:paraId="203200BB" w14:textId="77777777" w:rsidR="00AA497F" w:rsidRPr="00F93FA7" w:rsidRDefault="00AA497F" w:rsidP="002600A0">
            <w:pPr>
              <w:spacing w:line="360" w:lineRule="auto"/>
            </w:pPr>
            <w:r>
              <w:t>Greely 2</w:t>
            </w:r>
          </w:p>
        </w:tc>
        <w:tc>
          <w:tcPr>
            <w:tcW w:w="0" w:type="auto"/>
          </w:tcPr>
          <w:p w14:paraId="3952CEB1" w14:textId="77777777" w:rsidR="00AA497F" w:rsidRPr="00F93FA7" w:rsidRDefault="00AA497F" w:rsidP="002600A0">
            <w:pPr>
              <w:spacing w:line="360" w:lineRule="auto"/>
            </w:pPr>
            <w:r>
              <w:t>81.00, 58.30</w:t>
            </w:r>
          </w:p>
        </w:tc>
        <w:tc>
          <w:tcPr>
            <w:tcW w:w="0" w:type="auto"/>
          </w:tcPr>
          <w:p w14:paraId="38D01E17" w14:textId="77777777" w:rsidR="00AA497F" w:rsidRPr="00F93FA7" w:rsidRDefault="00AA497F" w:rsidP="002600A0">
            <w:pPr>
              <w:spacing w:line="360" w:lineRule="auto"/>
            </w:pPr>
            <w:r>
              <w:t>August 15 2013</w:t>
            </w:r>
          </w:p>
        </w:tc>
        <w:tc>
          <w:tcPr>
            <w:tcW w:w="0" w:type="auto"/>
          </w:tcPr>
          <w:p w14:paraId="231F1E44" w14:textId="77777777" w:rsidR="00AA497F" w:rsidRPr="00F93FA7" w:rsidRDefault="00AA497F" w:rsidP="002600A0">
            <w:pPr>
              <w:spacing w:line="360" w:lineRule="auto"/>
            </w:pPr>
            <w:r>
              <w:t>red</w:t>
            </w:r>
          </w:p>
        </w:tc>
        <w:tc>
          <w:tcPr>
            <w:tcW w:w="0" w:type="auto"/>
          </w:tcPr>
          <w:p w14:paraId="7BD8DC3C" w14:textId="77777777" w:rsidR="00AA497F" w:rsidRPr="00F93FA7" w:rsidRDefault="00AA497F" w:rsidP="002600A0">
            <w:pPr>
              <w:spacing w:line="360" w:lineRule="auto"/>
            </w:pPr>
            <w:r>
              <w:t>4614611.3</w:t>
            </w:r>
          </w:p>
        </w:tc>
        <w:tc>
          <w:tcPr>
            <w:tcW w:w="0" w:type="auto"/>
          </w:tcPr>
          <w:p w14:paraId="4985D937" w14:textId="77777777" w:rsidR="00AA497F" w:rsidRPr="00F93FA7" w:rsidRDefault="00AA497F" w:rsidP="002600A0">
            <w:pPr>
              <w:spacing w:line="360" w:lineRule="auto"/>
            </w:pPr>
            <w:r>
              <w:t>This paper</w:t>
            </w:r>
          </w:p>
        </w:tc>
      </w:tr>
      <w:tr w:rsidR="00AA497F" w:rsidRPr="00F93FA7" w14:paraId="6AC2D265" w14:textId="77777777" w:rsidTr="002600A0">
        <w:tc>
          <w:tcPr>
            <w:tcW w:w="0" w:type="auto"/>
          </w:tcPr>
          <w:p w14:paraId="06217F3D" w14:textId="77777777" w:rsidR="00AA497F" w:rsidRPr="00F93FA7" w:rsidRDefault="00AA497F" w:rsidP="002600A0">
            <w:pPr>
              <w:spacing w:line="360" w:lineRule="auto"/>
            </w:pPr>
            <w:r>
              <w:t>Nansen</w:t>
            </w:r>
          </w:p>
        </w:tc>
        <w:tc>
          <w:tcPr>
            <w:tcW w:w="0" w:type="auto"/>
          </w:tcPr>
          <w:p w14:paraId="4E1B0A12" w14:textId="77777777" w:rsidR="00AA497F" w:rsidRPr="00F93FA7" w:rsidRDefault="00AA497F" w:rsidP="002600A0">
            <w:pPr>
              <w:spacing w:line="360" w:lineRule="auto"/>
            </w:pPr>
            <w:r>
              <w:t>80.55, 54.11</w:t>
            </w:r>
          </w:p>
        </w:tc>
        <w:tc>
          <w:tcPr>
            <w:tcW w:w="0" w:type="auto"/>
          </w:tcPr>
          <w:p w14:paraId="7E5E363E" w14:textId="77777777" w:rsidR="00AA497F" w:rsidRPr="00F93FA7" w:rsidRDefault="00AA497F" w:rsidP="002600A0">
            <w:pPr>
              <w:spacing w:line="360" w:lineRule="auto"/>
            </w:pPr>
            <w:r>
              <w:t>August 23 2013</w:t>
            </w:r>
          </w:p>
        </w:tc>
        <w:tc>
          <w:tcPr>
            <w:tcW w:w="0" w:type="auto"/>
          </w:tcPr>
          <w:p w14:paraId="7F53E354" w14:textId="77777777" w:rsidR="00AA497F" w:rsidRPr="00F93FA7" w:rsidRDefault="00AA497F" w:rsidP="002600A0">
            <w:pPr>
              <w:spacing w:line="360" w:lineRule="auto"/>
            </w:pPr>
            <w:r>
              <w:t>red</w:t>
            </w:r>
          </w:p>
        </w:tc>
        <w:tc>
          <w:tcPr>
            <w:tcW w:w="0" w:type="auto"/>
          </w:tcPr>
          <w:p w14:paraId="504502A1" w14:textId="77777777" w:rsidR="00AA497F" w:rsidRPr="00F93FA7" w:rsidRDefault="00AA497F" w:rsidP="002600A0">
            <w:pPr>
              <w:spacing w:line="360" w:lineRule="auto"/>
            </w:pPr>
            <w:r>
              <w:t>4614609.3</w:t>
            </w:r>
          </w:p>
        </w:tc>
        <w:tc>
          <w:tcPr>
            <w:tcW w:w="0" w:type="auto"/>
          </w:tcPr>
          <w:p w14:paraId="0282B0BC" w14:textId="77777777" w:rsidR="00AA497F" w:rsidRPr="00F93FA7" w:rsidRDefault="00AA497F" w:rsidP="002600A0">
            <w:pPr>
              <w:spacing w:line="360" w:lineRule="auto"/>
            </w:pPr>
            <w:r>
              <w:t>This paper</w:t>
            </w:r>
          </w:p>
        </w:tc>
      </w:tr>
    </w:tbl>
    <w:p w14:paraId="4F0E4C14" w14:textId="77777777" w:rsidR="00D05AEB" w:rsidRPr="004C0381" w:rsidRDefault="00D05AEB" w:rsidP="00D05AEB">
      <w:pPr>
        <w:pStyle w:val="EndNoteBibliography"/>
        <w:ind w:left="280" w:hanging="280"/>
        <w:rPr>
          <w:noProof/>
        </w:rPr>
      </w:pPr>
      <w:r w:rsidRPr="004C0381">
        <w:rPr>
          <w:noProof/>
        </w:rPr>
        <w:t>Maccario L, Vogel TM, and Larose C. 2014. Potential drivers of microbial community structure and function in Arctic spring snow.</w:t>
      </w:r>
      <w:r w:rsidRPr="004C0381">
        <w:rPr>
          <w:i/>
          <w:noProof/>
        </w:rPr>
        <w:t xml:space="preserve"> Frontiers in Microbiology</w:t>
      </w:r>
      <w:r w:rsidRPr="004C0381">
        <w:rPr>
          <w:noProof/>
        </w:rPr>
        <w:t xml:space="preserve"> 5. ARTN 413</w:t>
      </w:r>
      <w:r>
        <w:rPr>
          <w:noProof/>
        </w:rPr>
        <w:t xml:space="preserve"> </w:t>
      </w:r>
      <w:bookmarkStart w:id="0" w:name="_GoBack"/>
      <w:bookmarkEnd w:id="0"/>
      <w:r w:rsidRPr="004C0381">
        <w:rPr>
          <w:noProof/>
        </w:rPr>
        <w:t>DOI 10.3389/fmicb.2014.00413</w:t>
      </w:r>
    </w:p>
    <w:p w14:paraId="72896E82" w14:textId="77777777" w:rsidR="006C142A" w:rsidRDefault="006C142A"/>
    <w:sectPr w:rsidR="006C142A" w:rsidSect="00495A58">
      <w:pgSz w:w="12240" w:h="15840"/>
      <w:pgMar w:top="1440" w:right="1418" w:bottom="1440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isplayBackgroundShape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A497F"/>
    <w:rsid w:val="00495A58"/>
    <w:rsid w:val="006C142A"/>
    <w:rsid w:val="00AA497F"/>
    <w:rsid w:val="00B416E1"/>
    <w:rsid w:val="00D05A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D2707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497F"/>
    <w:pPr>
      <w:widowControl w:val="0"/>
      <w:suppressAutoHyphens/>
    </w:pPr>
    <w:rPr>
      <w:rFonts w:eastAsia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A497F"/>
    <w:rPr>
      <w:rFonts w:ascii="Calibri" w:hAnsi="Calibr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rsid w:val="00D05AE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497F"/>
    <w:pPr>
      <w:widowControl w:val="0"/>
      <w:suppressAutoHyphens/>
    </w:pPr>
    <w:rPr>
      <w:rFonts w:eastAsia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A497F"/>
    <w:rPr>
      <w:rFonts w:ascii="Calibri" w:hAnsi="Calibr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rsid w:val="00D05A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38</Words>
  <Characters>1361</Characters>
  <Application>Microsoft Macintosh Word</Application>
  <DocSecurity>0</DocSecurity>
  <Lines>11</Lines>
  <Paragraphs>3</Paragraphs>
  <ScaleCrop>false</ScaleCrop>
  <Company/>
  <LinksUpToDate>false</LinksUpToDate>
  <CharactersWithSpaces>15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ather Maughan</dc:creator>
  <cp:keywords/>
  <dc:description/>
  <cp:lastModifiedBy>Heather Maughan</cp:lastModifiedBy>
  <cp:revision>2</cp:revision>
  <dcterms:created xsi:type="dcterms:W3CDTF">2015-11-18T19:15:00Z</dcterms:created>
  <dcterms:modified xsi:type="dcterms:W3CDTF">2015-11-18T19:15:00Z</dcterms:modified>
</cp:coreProperties>
</file>